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17581">
      <w:pPr>
        <w:pStyle w:val="Title"/>
      </w:pPr>
      <w:r w:rsidRPr="00217581">
        <w:t>Assessing Your Strategic Leadership Capacity and Potential</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217581" w:rsidP="002F170D">
      <w:pPr>
        <w:pStyle w:val="SectionTitle"/>
      </w:pPr>
      <w:r w:rsidRPr="00217581">
        <w:lastRenderedPageBreak/>
        <w:t>Assessing Your Strategic Leadership Capacity and Potential</w:t>
      </w:r>
    </w:p>
    <w:p w:rsidR="002F170D" w:rsidRDefault="00217581" w:rsidP="00217581">
      <w:pPr>
        <w:pStyle w:val="Heading1"/>
      </w:pPr>
      <w:r>
        <w:t>Part 1</w:t>
      </w:r>
    </w:p>
    <w:p w:rsidR="00217581" w:rsidRDefault="00217581" w:rsidP="00217581">
      <w:pPr>
        <w:pStyle w:val="Heading1"/>
      </w:pPr>
      <w:r>
        <w:t>Leadership Development Plan (MBA 610)</w:t>
      </w:r>
    </w:p>
    <w:p w:rsidR="007B6188" w:rsidRDefault="007B6188" w:rsidP="007B6188">
      <w:pPr>
        <w:pStyle w:val="Heading2"/>
      </w:pPr>
    </w:p>
    <w:p w:rsidR="00217581" w:rsidRDefault="00217581" w:rsidP="007B6188">
      <w:pPr>
        <w:pStyle w:val="Heading2"/>
        <w:rPr>
          <w:kern w:val="20"/>
        </w:rPr>
      </w:pPr>
      <w:r>
        <w:t xml:space="preserve">Long-Term Career Goal </w:t>
      </w:r>
    </w:p>
    <w:p w:rsidR="009E1329" w:rsidRDefault="007B6188" w:rsidP="004A75F1">
      <w:r w:rsidRPr="007B6188">
        <w:t xml:space="preserve">In 3 to 5 years, my </w:t>
      </w:r>
      <w:r w:rsidR="00DC78B0">
        <w:t xml:space="preserve">long-term career </w:t>
      </w:r>
      <w:r w:rsidRPr="007B6188">
        <w:t>goal is t</w:t>
      </w:r>
      <w:r>
        <w:t xml:space="preserve">o </w:t>
      </w:r>
      <w:r w:rsidR="00761E2A">
        <w:t xml:space="preserve">firstly develop a clear and precise understanding of social entrepreneurship. </w:t>
      </w:r>
      <w:r w:rsidR="0061492E">
        <w:t xml:space="preserve">Since I plan </w:t>
      </w:r>
      <w:r w:rsidR="002B707F">
        <w:t xml:space="preserve">to launch a company that works as a network for </w:t>
      </w:r>
      <w:r w:rsidR="002B707F" w:rsidRPr="002B707F">
        <w:t>entrepreneurs and rural micro-enterprises</w:t>
      </w:r>
      <w:r w:rsidR="00081040">
        <w:t xml:space="preserve">. The people collaborating with this company will be none other than agents of change, innovators, and hunger fighters that are all driven by the common need to </w:t>
      </w:r>
      <w:r w:rsidR="004A75F1">
        <w:t xml:space="preserve">bring change at all levels of society, from the grassroot to the global level and be key at implementing effective global change. Here, </w:t>
      </w:r>
      <w:r w:rsidR="002B707F">
        <w:t xml:space="preserve">I am hoping that developing my understanding in the aspect will be useful. Thus, a number of resources can be seen as helpful in this regard. It includes </w:t>
      </w:r>
      <w:r w:rsidR="009E1329">
        <w:t>peer academic peer review, social meeting, social gathering, and most of all, from the personal experiences of the people in the field</w:t>
      </w:r>
      <w:r w:rsidR="00F63B04">
        <w:t xml:space="preserve"> </w:t>
      </w:r>
      <w:r w:rsidR="00F63B04">
        <w:fldChar w:fldCharType="begin"/>
      </w:r>
      <w:r w:rsidR="00F63B04">
        <w:instrText xml:space="preserve"> ADDIN ZOTERO_ITEM CSL_CITATION {"citationID":"PV7KGXyC","properties":{"formattedCitation":"(Kim, 2018)","plainCitation":"(Kim, 2018)","noteIndex":0},"citationItems":[{"id":880,"uris":["http://zotero.org/users/local/5VyEEXyp/items/4B8DRHNS"],"uri":["http://zotero.org/users/local/5VyEEXyp/items/4B8DRHNS"],"itemData":{"id":880,"type":"webpage","title":"Entrepreneurship Doesn't Begin When You Start A Business -- It Begins Long Before That","container-title":"Forbes","abstract":"You have to grind for a long time before you find success as an entrepreneur.","URL":"https://www.forbes.com/sites/kimjay/2018/03/28/entrepreneurship-doesnt-begin-when-you-start-a-business-it-begins-well-before-that/","language":"en","author":[{"family":"Kim","given":"Jay"}],"issued":{"date-parts":[["2018",3,28]]},"accessed":{"date-parts":[["2019",9,14]]}}}],"schema":"https://github.com/citation-style-language/schema/raw/master/csl-citation.json"} </w:instrText>
      </w:r>
      <w:r w:rsidR="00F63B04">
        <w:fldChar w:fldCharType="separate"/>
      </w:r>
      <w:r w:rsidR="00F63B04" w:rsidRPr="00F63B04">
        <w:rPr>
          <w:rFonts w:ascii="Times New Roman" w:hAnsi="Times New Roman" w:cs="Times New Roman"/>
        </w:rPr>
        <w:t>(Kim, 2018)</w:t>
      </w:r>
      <w:r w:rsidR="00F63B04">
        <w:fldChar w:fldCharType="end"/>
      </w:r>
      <w:r w:rsidR="009E1329">
        <w:t>.</w:t>
      </w:r>
    </w:p>
    <w:p w:rsidR="009E1329" w:rsidRDefault="009E1329" w:rsidP="009E1329">
      <w:r>
        <w:t xml:space="preserve">Another aspect that would clearly help with my careers goals is </w:t>
      </w:r>
      <w:r w:rsidR="002B707F">
        <w:t xml:space="preserve">putting in an effort </w:t>
      </w:r>
      <w:r>
        <w:t xml:space="preserve">to gather the resources required for starting a startup. In my opinion, </w:t>
      </w:r>
      <w:r w:rsidR="002B707F">
        <w:t>t</w:t>
      </w:r>
      <w:r>
        <w:t xml:space="preserve">his will be </w:t>
      </w:r>
      <w:r w:rsidR="002B707F">
        <w:t xml:space="preserve">the most significant and </w:t>
      </w:r>
      <w:r w:rsidR="00487BFE">
        <w:t xml:space="preserve">costly step in this endeavor since </w:t>
      </w:r>
      <w:r>
        <w:t xml:space="preserve">all the resources will be collected </w:t>
      </w:r>
      <w:r w:rsidR="00487BFE">
        <w:t xml:space="preserve">at </w:t>
      </w:r>
      <w:r>
        <w:t>this stage</w:t>
      </w:r>
      <w:r w:rsidR="00487BFE">
        <w:t xml:space="preserve">, including laying down the basis of a </w:t>
      </w:r>
      <w:r>
        <w:t xml:space="preserve">necessary foundation of the startup. The cost of these resources will be covered by personal funds and outsourced funding like different financial institutions. Here, </w:t>
      </w:r>
      <w:r w:rsidR="00487BFE">
        <w:t>t</w:t>
      </w:r>
      <w:r>
        <w:t>he availability and the proper usage of the resources can be seen in the form of the execution of the business or the startup I am planning to start</w:t>
      </w:r>
      <w:r w:rsidR="004A75F1">
        <w:t xml:space="preserve"> </w:t>
      </w:r>
      <w:r w:rsidR="004A75F1">
        <w:fldChar w:fldCharType="begin"/>
      </w:r>
      <w:r w:rsidR="004A75F1">
        <w:instrText xml:space="preserve"> ADDIN ZOTERO_ITEM CSL_CITATION {"citationID":"UAOoJ1uD","properties":{"formattedCitation":"(Kim, 2018)","plainCitation":"(Kim, 2018)","noteIndex":0},"citationItems":[{"id":880,"uris":["http://zotero.org/users/local/5VyEEXyp/items/4B8DRHNS"],"uri":["http://zotero.org/users/local/5VyEEXyp/items/4B8DRHNS"],"itemData":{"id":880,"type":"webpage","title":"Entrepreneurship Doesn't Begin When You Start A Business -- It Begins Long Before That","container-title":"Forbes","abstract":"You have to grind for a long time before you find success as an entrepreneur.","URL":"https://www.forbes.com/sites/kimjay/2018/03/28/entrepreneurship-doesnt-begin-when-you-start-a-business-it-begins-well-before-that/","language":"en","author":[{"family":"Kim","given":"Jay"}],"issued":{"date-parts":[["2018",3,28]]},"accessed":{"date-parts":[["2019",9,14]]}}}],"schema":"https://github.com/citation-style-language/schema/raw/master/csl-citation.json"} </w:instrText>
      </w:r>
      <w:r w:rsidR="004A75F1">
        <w:fldChar w:fldCharType="separate"/>
      </w:r>
      <w:r w:rsidR="004A75F1" w:rsidRPr="004A75F1">
        <w:rPr>
          <w:rFonts w:ascii="Times New Roman" w:hAnsi="Times New Roman" w:cs="Times New Roman"/>
        </w:rPr>
        <w:t>(Kim, 2018)</w:t>
      </w:r>
      <w:r w:rsidR="004A75F1">
        <w:fldChar w:fldCharType="end"/>
      </w:r>
      <w:r>
        <w:t>.</w:t>
      </w:r>
    </w:p>
    <w:p w:rsidR="00217581" w:rsidRDefault="009E1329" w:rsidP="009E1329">
      <w:r>
        <w:t xml:space="preserve">A focus of my career goals would also be to </w:t>
      </w:r>
      <w:r w:rsidR="006D0525">
        <w:t>t</w:t>
      </w:r>
      <w:r>
        <w:t xml:space="preserve">ry </w:t>
      </w:r>
      <w:r w:rsidR="006D0525">
        <w:t>and</w:t>
      </w:r>
      <w:r>
        <w:t xml:space="preserve"> understand the market for my entrepreneurial project and look for all the positive and negative aspects of the business. A </w:t>
      </w:r>
      <w:r>
        <w:lastRenderedPageBreak/>
        <w:t>thorough, detailed, and well-research analysis of the area can be seen as a form of the successful execution of the startup plan that is being planned to be started.</w:t>
      </w:r>
    </w:p>
    <w:p w:rsidR="007B6188" w:rsidRDefault="007B6188" w:rsidP="002F170D"/>
    <w:p w:rsidR="007B6188" w:rsidRDefault="007B6188" w:rsidP="007B6188">
      <w:pPr>
        <w:pStyle w:val="Heading2"/>
      </w:pPr>
      <w:r>
        <w:t>Short-Term Skills Development Needs</w:t>
      </w:r>
    </w:p>
    <w:p w:rsidR="00EC2CC6" w:rsidRDefault="00E33FDF" w:rsidP="00E33FDF">
      <w:r>
        <w:t xml:space="preserve">My leadership skills training and development goals for the next 1 to 2 years are to ensure that I read that book I have so been looking </w:t>
      </w:r>
      <w:r>
        <w:t xml:space="preserve">forward to reading by David Fick, called A study of success. The book is about successful entrepreneurship, which is something that I look forward to </w:t>
      </w:r>
      <w:r w:rsidR="00192B5F">
        <w:t xml:space="preserve">making a career in. I also look forward to attending multiple conferences </w:t>
      </w:r>
      <w:r w:rsidR="00A75D50">
        <w:t xml:space="preserve">and forums of entrepreneurship. I would also </w:t>
      </w:r>
      <w:r w:rsidR="00EC2CC6">
        <w:t>like to get to know about the various levels of economy and cultures on a deeper level and eventually also get to study the economy and culture of most developing countries</w:t>
      </w:r>
      <w:r w:rsidR="00F63B04">
        <w:t xml:space="preserve"> </w:t>
      </w:r>
      <w:r w:rsidR="00F63B04">
        <w:fldChar w:fldCharType="begin"/>
      </w:r>
      <w:r w:rsidR="00F6657D">
        <w:instrText xml:space="preserve"> ADDIN ZOTERO_ITEM CSL_CITATION {"citationID":"di1tKS7O","properties":{"formattedCitation":"(Harroch, 2018)","plainCitation":"(Harroch, 2018)","noteIndex":0},"citationItems":[{"id":883,"uris":["http://zotero.org/users/local/5VyEEXyp/items/7HFMQH8A"],"uri":["http://zotero.org/users/local/5VyEEXyp/items/7HFMQH8A"],"itemData":{"id":883,"type":"webpage","title":"The Complete 35-Step Guide For Entrepreneurs Starting A Business","container-title":"Forbes","abstract":"Starting your own business can be thrilling and exciting, but also daunting. If you are considering launching a startup, these 35 invaluable tips covering all areas of business should be required reading.","URL":"https://www.forbes.com/sites/allbusiness/2018/07/15/35-step-guide-entrepreneurs-starting-a-business/","language":"en","author":[{"family":"Harroch","given":"Richard"}],"issued":{"date-parts":[["2018",7,15]]},"accessed":{"date-parts":[["2019",9,14]]}}}],"schema":"https://github.com/citation-style-language/schema/raw/master/csl-citation.json"} </w:instrText>
      </w:r>
      <w:r w:rsidR="00F63B04">
        <w:fldChar w:fldCharType="separate"/>
      </w:r>
      <w:r w:rsidR="00F6657D" w:rsidRPr="00F6657D">
        <w:rPr>
          <w:rFonts w:ascii="Times New Roman" w:hAnsi="Times New Roman" w:cs="Times New Roman"/>
        </w:rPr>
        <w:t>(</w:t>
      </w:r>
      <w:proofErr w:type="spellStart"/>
      <w:r w:rsidR="00F6657D" w:rsidRPr="00F6657D">
        <w:rPr>
          <w:rFonts w:ascii="Times New Roman" w:hAnsi="Times New Roman" w:cs="Times New Roman"/>
        </w:rPr>
        <w:t>Harroch</w:t>
      </w:r>
      <w:proofErr w:type="spellEnd"/>
      <w:r w:rsidR="00F6657D" w:rsidRPr="00F6657D">
        <w:rPr>
          <w:rFonts w:ascii="Times New Roman" w:hAnsi="Times New Roman" w:cs="Times New Roman"/>
        </w:rPr>
        <w:t>, 2018)</w:t>
      </w:r>
      <w:r w:rsidR="00F63B04">
        <w:fldChar w:fldCharType="end"/>
      </w:r>
      <w:r w:rsidR="00EC2CC6">
        <w:t>.</w:t>
      </w:r>
    </w:p>
    <w:p w:rsidR="00E33FDF" w:rsidRPr="007B6188" w:rsidRDefault="00EC2CC6" w:rsidP="00E33FDF">
      <w:r>
        <w:t>Another aspect that I am rather keen on is becoming a member of a project management institute. This would definitely open up my prospects in life and help me do my job in a much better manner than before. Addition</w:t>
      </w:r>
      <w:r w:rsidR="00F92A93">
        <w:t>ally, I also plan on a</w:t>
      </w:r>
      <w:r w:rsidR="00F92A93" w:rsidRPr="00F92A93">
        <w:t>ssisting</w:t>
      </w:r>
      <w:r w:rsidR="00F92A93" w:rsidRPr="00F92A93">
        <w:t xml:space="preserve"> and performing training in leadership, cultural integration and team work </w:t>
      </w:r>
      <w:r w:rsidR="00F92A93">
        <w:t xml:space="preserve">at the project management institute. </w:t>
      </w:r>
      <w:r w:rsidR="00F92A93" w:rsidRPr="00F92A93">
        <w:t>I can efficiently perform it by spending more time at the job place or oversees and thinking out of the box.</w:t>
      </w:r>
      <w:r w:rsidR="00C45D79">
        <w:t xml:space="preserve"> Furthermore, I also plan on enhancing my own leadership skills through conferences and forums. For this purpose, I will not only be assisting in, but also actively participating in </w:t>
      </w:r>
      <w:r w:rsidR="00C45D79" w:rsidRPr="00C45D79">
        <w:t>World Bank and United Nations conferences</w:t>
      </w:r>
      <w:r w:rsidR="00E34212">
        <w:t>, so that I can use various leaders around the globe as sources of inspiration to live a motivated life</w:t>
      </w:r>
      <w:r w:rsidR="00F6657D">
        <w:t xml:space="preserve"> </w:t>
      </w:r>
      <w:r w:rsidR="00F6657D">
        <w:fldChar w:fldCharType="begin"/>
      </w:r>
      <w:r w:rsidR="00081040">
        <w:instrText xml:space="preserve"> ADDIN ZOTERO_ITEM CSL_CITATION {"citationID":"gcELNL2B","properties":{"formattedCitation":"(Harroch, 2018)","plainCitation":"(Harroch, 2018)","noteIndex":0},"citationItems":[{"id":883,"uris":["http://zotero.org/users/local/5VyEEXyp/items/7HFMQH8A"],"uri":["http://zotero.org/users/local/5VyEEXyp/items/7HFMQH8A"],"itemData":{"id":883,"type":"webpage","title":"The Complete 35-Step Guide For Entrepreneurs Starting A Business","container-title":"Forbes","abstract":"Starting your own business can be thrilling and exciting, but also daunting. If you are considering launching a startup, these 35 invaluable tips covering all areas of business should be required reading.","URL":"https://www.forbes.com/sites/allbusiness/2018/07/15/35-step-guide-entrepreneurs-starting-a-business/","language":"en","author":[{"family":"Harroch","given":"Richard"}],"issued":{"date-parts":[["2018",7,15]]},"accessed":{"date-parts":[["2019",9,14]]}}}],"schema":"https://github.com/citation-style-language/schema/raw/master/csl-citation.json"} </w:instrText>
      </w:r>
      <w:r w:rsidR="00F6657D">
        <w:fldChar w:fldCharType="separate"/>
      </w:r>
      <w:r w:rsidR="00081040" w:rsidRPr="00081040">
        <w:rPr>
          <w:rFonts w:ascii="Times New Roman" w:hAnsi="Times New Roman" w:cs="Times New Roman"/>
        </w:rPr>
        <w:t>(</w:t>
      </w:r>
      <w:proofErr w:type="spellStart"/>
      <w:r w:rsidR="00081040" w:rsidRPr="00081040">
        <w:rPr>
          <w:rFonts w:ascii="Times New Roman" w:hAnsi="Times New Roman" w:cs="Times New Roman"/>
        </w:rPr>
        <w:t>Harroch</w:t>
      </w:r>
      <w:proofErr w:type="spellEnd"/>
      <w:r w:rsidR="00081040" w:rsidRPr="00081040">
        <w:rPr>
          <w:rFonts w:ascii="Times New Roman" w:hAnsi="Times New Roman" w:cs="Times New Roman"/>
        </w:rPr>
        <w:t>, 2018)</w:t>
      </w:r>
      <w:r w:rsidR="00F6657D">
        <w:fldChar w:fldCharType="end"/>
      </w:r>
      <w:r w:rsidR="00E34212">
        <w:t xml:space="preserve">. </w:t>
      </w:r>
    </w:p>
    <w:p w:rsidR="007B6188" w:rsidRDefault="00E34212" w:rsidP="007B6188">
      <w:r>
        <w:t xml:space="preserve">I also believe that I lag behind in terms of my speaking skills and that my speaking skills need to be more effective if I am to inspire people for the better. </w:t>
      </w:r>
      <w:r w:rsidR="0057511A">
        <w:t>I can do this by practicing</w:t>
      </w:r>
      <w:r w:rsidR="0057511A" w:rsidRPr="0057511A">
        <w:t xml:space="preserve"> speaking skills, listen</w:t>
      </w:r>
      <w:r w:rsidR="0057511A">
        <w:t>ing</w:t>
      </w:r>
      <w:r w:rsidR="0057511A" w:rsidRPr="0057511A">
        <w:t xml:space="preserve"> to more motivational speakers</w:t>
      </w:r>
      <w:r w:rsidR="0057511A">
        <w:t xml:space="preserve">, and even get </w:t>
      </w:r>
      <w:r w:rsidR="0057511A" w:rsidRPr="0057511A">
        <w:t xml:space="preserve">my hand on various </w:t>
      </w:r>
      <w:r w:rsidR="0057511A" w:rsidRPr="0057511A">
        <w:lastRenderedPageBreak/>
        <w:t>motivational quotes by various great personalities</w:t>
      </w:r>
      <w:r w:rsidR="0057511A">
        <w:t xml:space="preserve"> to motivate myself</w:t>
      </w:r>
      <w:r w:rsidR="0057511A" w:rsidRPr="0057511A">
        <w:t>. I can quickly grab these through various books, internet, blogs, and motivational speeches.</w:t>
      </w:r>
      <w:r w:rsidR="0057511A">
        <w:t xml:space="preserve"> Finally, I also look forward to </w:t>
      </w:r>
      <w:r w:rsidR="00DC78B0">
        <w:t>enhancing</w:t>
      </w:r>
      <w:r w:rsidR="00DC78B0" w:rsidRPr="00DC78B0">
        <w:t xml:space="preserve"> my knowledge in various fields and learn the act of dealing with people of different kinds. In my </w:t>
      </w:r>
      <w:r w:rsidR="00DC78B0" w:rsidRPr="00DC78B0">
        <w:t>opinion</w:t>
      </w:r>
      <w:r w:rsidR="00DC78B0" w:rsidRPr="00DC78B0">
        <w:t>, I can get this knowledge by learning about different types of personalities and how to tackle them. I will learn this art through practice and experience. Moreover, it can be learned through listening to various experiences of my mentors and various other famous leaders of the world</w:t>
      </w:r>
      <w:r w:rsidR="00DC78B0">
        <w:t>, which is also something that I look forward to</w:t>
      </w:r>
      <w:r w:rsidR="00DC78B0" w:rsidRPr="00DC78B0">
        <w:t>.</w:t>
      </w:r>
    </w:p>
    <w:p w:rsidR="00CC733A" w:rsidRDefault="00CC733A" w:rsidP="007B6188"/>
    <w:p w:rsidR="00CC733A" w:rsidRDefault="00CC733A" w:rsidP="00CC733A">
      <w:pPr>
        <w:pStyle w:val="Heading1"/>
      </w:pPr>
      <w:r>
        <w:t>Part 2</w:t>
      </w:r>
    </w:p>
    <w:p w:rsidR="00CC733A" w:rsidRDefault="0069429B" w:rsidP="00DE15C5">
      <w:pPr>
        <w:pStyle w:val="Heading1"/>
      </w:pPr>
      <w:r w:rsidRPr="0069429B">
        <w:t>MBA 610 LDP</w:t>
      </w:r>
      <w:r w:rsidR="00DE15C5">
        <w:t xml:space="preserve"> - </w:t>
      </w:r>
      <w:r w:rsidRPr="0069429B">
        <w:t xml:space="preserve">Final LDP </w:t>
      </w:r>
      <w:r w:rsidR="00DE15C5" w:rsidRPr="0069429B">
        <w:t>Reflection Summary</w:t>
      </w:r>
    </w:p>
    <w:p w:rsidR="004A75F1" w:rsidRDefault="004A75F1" w:rsidP="004A75F1">
      <w:r>
        <w:t xml:space="preserve">The first step towards any successful and smart entrepreneurship program is to </w:t>
      </w:r>
      <w:r w:rsidR="002422DD">
        <w:t>find that one industry or the niche of business that makes it possible for you to bring about positive change in society</w:t>
      </w:r>
      <w:r w:rsidR="0088449C">
        <w:t xml:space="preserve"> </w:t>
      </w:r>
      <w:r w:rsidR="0088449C">
        <w:fldChar w:fldCharType="begin"/>
      </w:r>
      <w:r w:rsidR="0088449C">
        <w:instrText xml:space="preserve"> ADDIN ZOTERO_ITEM CSL_CITATION {"citationID":"1kKRLMnW","properties":{"formattedCitation":"(Oppong, 2014)","plainCitation":"(Oppong, 2014)","noteIndex":0},"citationItems":[{"id":885,"uris":["http://zotero.org/users/local/5VyEEXyp/items/V5RNNFQW"],"uri":["http://zotero.org/users/local/5VyEEXyp/items/V5RNNFQW"],"itemData":{"id":885,"type":"webpage","title":"9 Things Exceptionally Smart Entrepreneurs Do to Be Successful","container-title":"Entrepreneur","abstract":"The difference between success and failure often comes down to these actions.","URL":"https://www.entrepreneur.com/article/235655","language":"en","author":[{"family":"Oppong","given":"Thomas"}],"issued":{"date-parts":[["2014",7,21]]},"accessed":{"date-parts":[["2019",9,14]]}}}],"schema":"https://github.com/citation-style-language/schema/raw/master/csl-citation.json"} </w:instrText>
      </w:r>
      <w:r w:rsidR="0088449C">
        <w:fldChar w:fldCharType="separate"/>
      </w:r>
      <w:r w:rsidR="0088449C" w:rsidRPr="0088449C">
        <w:rPr>
          <w:rFonts w:ascii="Times New Roman" w:hAnsi="Times New Roman" w:cs="Times New Roman"/>
        </w:rPr>
        <w:t>(Oppong, 2014)</w:t>
      </w:r>
      <w:r w:rsidR="0088449C">
        <w:fldChar w:fldCharType="end"/>
      </w:r>
      <w:r w:rsidR="002422DD">
        <w:t xml:space="preserve">. I believe I found my true calling when I decided to begin working on my business and started with an aim to finance like-minded individuals that would prefer to invest their time searching for innovative means to achieve dreams </w:t>
      </w:r>
      <w:r w:rsidR="00150253">
        <w:t xml:space="preserve">that can change this planet for the better. Based of the reviews of my GAP analysis and the leadership developmental plan that I learned through this course, I am a complete believer of the fact that the sky is the </w:t>
      </w:r>
      <w:r w:rsidR="00F35AE3">
        <w:t>limit to achieving my goals.</w:t>
      </w:r>
    </w:p>
    <w:p w:rsidR="00F35AE3" w:rsidRDefault="00F35AE3" w:rsidP="004A75F1">
      <w:r>
        <w:t xml:space="preserve">I am sure that as long as I stick to my path and keep my eyes on the prize, I will be able to accomplish </w:t>
      </w:r>
      <w:r w:rsidR="00D662B1">
        <w:t xml:space="preserve">all of my dreams </w:t>
      </w:r>
      <w:r w:rsidR="001E07C0">
        <w:t>in a fairly reasonable amount of time. All I have to do is keep working towards accomplishing my own objectives, put in the work necessary wherever it is needed and ensure that I will not only be able to apply</w:t>
      </w:r>
      <w:r w:rsidR="00B50468">
        <w:t xml:space="preserve"> myself and figure out how to operate as a pioneer </w:t>
      </w:r>
      <w:r w:rsidR="00B50468">
        <w:fldChar w:fldCharType="begin"/>
      </w:r>
      <w:r w:rsidR="00B50468">
        <w:instrText xml:space="preserve"> ADDIN ZOTERO_ITEM CSL_CITATION {"citationID":"Qvzy0uoj","properties":{"formattedCitation":"(Monosoff, 2019)","plainCitation":"(Monosoff, 2019)","noteIndex":0},"citationItems":[{"id":879,"uris":["http://zotero.org/users/local/5VyEEXyp/items/LSFGMV8T"],"uri":["http://zotero.org/users/local/5VyEEXyp/items/LSFGMV8T"],"itemData":{"id":879,"type":"webpage","title":"8 Tips to Get Your Business Going, Even if You Don't Know Where to Start","container-title":"Entrepreneur","abstract":"Follow these tips if you want to start business but don't know where to start.","URL":"https://www.entrepreneur.com/article/207488","language":"en","author":[{"family":"Monosoff","given":"Tamara"}],"issued":{"date-parts":[["2019",5,15]]},"accessed":{"date-parts":[["2019",9,14]]}}}],"schema":"https://github.com/citation-style-language/schema/raw/master/csl-citation.json"} </w:instrText>
      </w:r>
      <w:r w:rsidR="00B50468">
        <w:fldChar w:fldCharType="separate"/>
      </w:r>
      <w:r w:rsidR="00B50468" w:rsidRPr="00B50468">
        <w:rPr>
          <w:rFonts w:ascii="Times New Roman" w:hAnsi="Times New Roman" w:cs="Times New Roman"/>
        </w:rPr>
        <w:t>(</w:t>
      </w:r>
      <w:proofErr w:type="spellStart"/>
      <w:r w:rsidR="00B50468" w:rsidRPr="00B50468">
        <w:rPr>
          <w:rFonts w:ascii="Times New Roman" w:hAnsi="Times New Roman" w:cs="Times New Roman"/>
        </w:rPr>
        <w:t>Monosoff</w:t>
      </w:r>
      <w:proofErr w:type="spellEnd"/>
      <w:r w:rsidR="00B50468" w:rsidRPr="00B50468">
        <w:rPr>
          <w:rFonts w:ascii="Times New Roman" w:hAnsi="Times New Roman" w:cs="Times New Roman"/>
        </w:rPr>
        <w:t>, 2019)</w:t>
      </w:r>
      <w:r w:rsidR="00B50468">
        <w:fldChar w:fldCharType="end"/>
      </w:r>
      <w:r w:rsidR="00F82DB8">
        <w:t>.</w:t>
      </w:r>
    </w:p>
    <w:p w:rsidR="00F82DB8" w:rsidRDefault="00F82DB8" w:rsidP="004A75F1">
      <w:r>
        <w:lastRenderedPageBreak/>
        <w:t xml:space="preserve">Additionally, </w:t>
      </w:r>
      <w:r w:rsidR="00F90509">
        <w:t xml:space="preserve">in my situation, </w:t>
      </w:r>
      <w:r w:rsidR="00F90509" w:rsidRPr="00F90509">
        <w:t xml:space="preserve">to have the capacity to accomplish these objectives, I should be an </w:t>
      </w:r>
      <w:r w:rsidR="00F90509">
        <w:t xml:space="preserve">unbelievable entrepreneur </w:t>
      </w:r>
      <w:r w:rsidR="00F90509" w:rsidRPr="00F90509">
        <w:t>with the goal that I can be in a position to impact as well as prepare the most extreme individuals I could to ensure things go the path as arranged.</w:t>
      </w:r>
      <w:r w:rsidR="00F90509">
        <w:t xml:space="preserve"> I am a firm believer in working hard as well as working smart to achieve my goals and I firmly believe that I will be able to do justice to my role in the company that I am planning to be a part of while also ensuring that my firm is capable of bringing about the positive change that I aim for it.</w:t>
      </w:r>
    </w:p>
    <w:p w:rsidR="00A44312" w:rsidRDefault="001A34D8" w:rsidP="004A75F1">
      <w:r>
        <w:t>The initial stages of my plan itself comprised of believing in myself and ensuring that I am asking myself the</w:t>
      </w:r>
      <w:r w:rsidR="00281DA4">
        <w:t xml:space="preserve"> questions necessary to ensure that what am I doing and is it worth the efforts at all times. I kept asking myself what I am building and who will I be serving as a result of all my efforts. I also made up my mind to repeatedly check</w:t>
      </w:r>
      <w:r w:rsidR="008F0FEC">
        <w:t xml:space="preserve"> on my promises that I am making to myself, my partners and my clients with regard to my company and also keep my strategies and goals in compliance with these promises </w:t>
      </w:r>
      <w:r w:rsidR="008F0FEC">
        <w:fldChar w:fldCharType="begin"/>
      </w:r>
      <w:r w:rsidR="008F0FEC">
        <w:instrText xml:space="preserve"> ADDIN ZOTERO_ITEM CSL_CITATION {"citationID":"WKcFR64z","properties":{"formattedCitation":"(Oppong, 2014)","plainCitation":"(Oppong, 2014)","noteIndex":0},"citationItems":[{"id":885,"uris":["http://zotero.org/users/local/5VyEEXyp/items/V5RNNFQW"],"uri":["http://zotero.org/users/local/5VyEEXyp/items/V5RNNFQW"],"itemData":{"id":885,"type":"webpage","title":"9 Things Exceptionally Smart Entrepreneurs Do to Be Successful","container-title":"Entrepreneur","abstract":"The difference between success and failure often comes down to these actions.","URL":"https://www.entrepreneur.com/article/235655","language":"en","author":[{"family":"Oppong","given":"Thomas"}],"issued":{"date-parts":[["2014",7,21]]},"accessed":{"date-parts":[["2019",9,14]]}}}],"schema":"https://github.com/citation-style-language/schema/raw/master/csl-citation.json"} </w:instrText>
      </w:r>
      <w:r w:rsidR="008F0FEC">
        <w:fldChar w:fldCharType="separate"/>
      </w:r>
      <w:r w:rsidR="008F0FEC" w:rsidRPr="008F0FEC">
        <w:rPr>
          <w:rFonts w:ascii="Times New Roman" w:hAnsi="Times New Roman" w:cs="Times New Roman"/>
        </w:rPr>
        <w:t>(Oppong, 2014)</w:t>
      </w:r>
      <w:r w:rsidR="008F0FEC">
        <w:fldChar w:fldCharType="end"/>
      </w:r>
      <w:r w:rsidR="008F0FEC">
        <w:t>.</w:t>
      </w:r>
    </w:p>
    <w:p w:rsidR="00F90509" w:rsidRDefault="00F90509" w:rsidP="004A75F1">
      <w:r>
        <w:t xml:space="preserve">My primary goal with all these efforts to improve the quality of life for individuals that call this planet their home and are happy to do what is necessary to ensure that the decay of this planet can be prevented by any and all means necessary. </w:t>
      </w:r>
      <w:r w:rsidR="00A44312">
        <w:t>I chose to strive, strive hard and strive every single day to work for the betterment of each and every single individual in my life and the ones that make their homes on this planet for the rest of my life. I aim to be a hands-on and active leader and this is a commitment I make to myself.</w:t>
      </w:r>
      <w:bookmarkStart w:id="0" w:name="_GoBack"/>
      <w:bookmarkEnd w:id="0"/>
    </w:p>
    <w:p w:rsidR="00B50468" w:rsidRPr="00B50468" w:rsidRDefault="00F82DB8" w:rsidP="00F82DB8">
      <w:pPr>
        <w:ind w:firstLine="0"/>
        <w:jc w:val="center"/>
        <w:rPr>
          <w:b/>
        </w:rPr>
      </w:pPr>
      <w:r>
        <w:rPr>
          <w:b/>
        </w:rPr>
        <w:br w:type="column"/>
      </w:r>
      <w:r w:rsidR="00B50468" w:rsidRPr="00B50468">
        <w:rPr>
          <w:b/>
        </w:rPr>
        <w:lastRenderedPageBreak/>
        <w:t>References</w:t>
      </w:r>
    </w:p>
    <w:p w:rsidR="008F0FEC" w:rsidRPr="008F0FEC" w:rsidRDefault="00B50468" w:rsidP="008F0F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8F0FEC" w:rsidRPr="008F0FEC">
        <w:rPr>
          <w:rFonts w:ascii="Times New Roman" w:hAnsi="Times New Roman" w:cs="Times New Roman"/>
        </w:rPr>
        <w:t>Harroch</w:t>
      </w:r>
      <w:proofErr w:type="spellEnd"/>
      <w:r w:rsidR="008F0FEC" w:rsidRPr="008F0FEC">
        <w:rPr>
          <w:rFonts w:ascii="Times New Roman" w:hAnsi="Times New Roman" w:cs="Times New Roman"/>
        </w:rPr>
        <w:t>, R. (2018, July 15). The Complete 35-Step Guide For Entrepreneurs Starting A Business. Retrieved September 14, 2019, from Forbes website: https://www.forbes.com/sites/allbusiness/2018/07/15/35-step-guide-entrepreneurs-starting-a-business/</w:t>
      </w:r>
    </w:p>
    <w:p w:rsidR="008F0FEC" w:rsidRPr="008F0FEC" w:rsidRDefault="008F0FEC" w:rsidP="008F0FEC">
      <w:pPr>
        <w:pStyle w:val="Bibliography"/>
        <w:rPr>
          <w:rFonts w:ascii="Times New Roman" w:hAnsi="Times New Roman" w:cs="Times New Roman"/>
        </w:rPr>
      </w:pPr>
      <w:r w:rsidRPr="008F0FEC">
        <w:rPr>
          <w:rFonts w:ascii="Times New Roman" w:hAnsi="Times New Roman" w:cs="Times New Roman"/>
        </w:rPr>
        <w:t>Kim, J. (2018, March 28). Entrepreneurship Doesn’t Begin When You Start A Business—It Begins Long Before That. Retrieved September 14, 2019, from Forbes website: https://www.forbes.com/sites/kimjay/2018/03/28/entrepreneurship-doesnt-begin-when-you-start-a-business-it-begins-well-before-that/</w:t>
      </w:r>
    </w:p>
    <w:p w:rsidR="008F0FEC" w:rsidRPr="008F0FEC" w:rsidRDefault="008F0FEC" w:rsidP="008F0FEC">
      <w:pPr>
        <w:pStyle w:val="Bibliography"/>
        <w:rPr>
          <w:rFonts w:ascii="Times New Roman" w:hAnsi="Times New Roman" w:cs="Times New Roman"/>
        </w:rPr>
      </w:pPr>
      <w:proofErr w:type="spellStart"/>
      <w:r w:rsidRPr="008F0FEC">
        <w:rPr>
          <w:rFonts w:ascii="Times New Roman" w:hAnsi="Times New Roman" w:cs="Times New Roman"/>
        </w:rPr>
        <w:t>Monosoff</w:t>
      </w:r>
      <w:proofErr w:type="spellEnd"/>
      <w:r w:rsidRPr="008F0FEC">
        <w:rPr>
          <w:rFonts w:ascii="Times New Roman" w:hAnsi="Times New Roman" w:cs="Times New Roman"/>
        </w:rPr>
        <w:t>, T. (2019, May 15). 8 Tips to Get Your Business Going, Even if You Don’t Know Where to Start. Retrieved September 14, 2019, from Entrepreneur website: https://www.entrepreneur.com/article/207488</w:t>
      </w:r>
    </w:p>
    <w:p w:rsidR="008F0FEC" w:rsidRPr="008F0FEC" w:rsidRDefault="008F0FEC" w:rsidP="008F0FEC">
      <w:pPr>
        <w:pStyle w:val="Bibliography"/>
        <w:rPr>
          <w:rFonts w:ascii="Times New Roman" w:hAnsi="Times New Roman" w:cs="Times New Roman"/>
        </w:rPr>
      </w:pPr>
      <w:r w:rsidRPr="008F0FEC">
        <w:rPr>
          <w:rFonts w:ascii="Times New Roman" w:hAnsi="Times New Roman" w:cs="Times New Roman"/>
        </w:rPr>
        <w:t>Oppong, T. (2014, July 21). 9 Things Exceptionally Smart Entrepreneurs Do to Be Successful. Retrieved September 14, 2019, from Entrepreneur website: https://www.entrepreneur.com/article/235655</w:t>
      </w:r>
    </w:p>
    <w:p w:rsidR="00B50468" w:rsidRPr="004A75F1" w:rsidRDefault="00B50468" w:rsidP="004A75F1">
      <w:r>
        <w:fldChar w:fldCharType="end"/>
      </w:r>
    </w:p>
    <w:sectPr w:rsidR="00B50468" w:rsidRPr="004A75F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106B" w:rsidRDefault="002C106B">
      <w:pPr>
        <w:spacing w:line="240" w:lineRule="auto"/>
      </w:pPr>
      <w:r>
        <w:separator/>
      </w:r>
    </w:p>
    <w:p w:rsidR="002C106B" w:rsidRDefault="002C106B"/>
  </w:endnote>
  <w:endnote w:type="continuationSeparator" w:id="0">
    <w:p w:rsidR="002C106B" w:rsidRDefault="002C106B">
      <w:pPr>
        <w:spacing w:line="240" w:lineRule="auto"/>
      </w:pPr>
      <w:r>
        <w:continuationSeparator/>
      </w:r>
    </w:p>
    <w:p w:rsidR="002C106B" w:rsidRDefault="002C10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106B" w:rsidRDefault="002C106B">
      <w:pPr>
        <w:spacing w:line="240" w:lineRule="auto"/>
      </w:pPr>
      <w:r>
        <w:separator/>
      </w:r>
    </w:p>
    <w:p w:rsidR="002C106B" w:rsidRDefault="002C106B"/>
  </w:footnote>
  <w:footnote w:type="continuationSeparator" w:id="0">
    <w:p w:rsidR="002C106B" w:rsidRDefault="002C106B">
      <w:pPr>
        <w:spacing w:line="240" w:lineRule="auto"/>
      </w:pPr>
      <w:r>
        <w:continuationSeparator/>
      </w:r>
    </w:p>
    <w:p w:rsidR="002C106B" w:rsidRDefault="002C10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17581">
    <w:pPr>
      <w:pStyle w:val="Header"/>
    </w:pPr>
    <w:r w:rsidRPr="00217581">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217581" w:rsidRPr="00217581">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74722"/>
    <w:rsid w:val="00081040"/>
    <w:rsid w:val="000949B4"/>
    <w:rsid w:val="000A40AE"/>
    <w:rsid w:val="000D3F41"/>
    <w:rsid w:val="00150253"/>
    <w:rsid w:val="00192B5F"/>
    <w:rsid w:val="001A34D8"/>
    <w:rsid w:val="001C701E"/>
    <w:rsid w:val="001E07C0"/>
    <w:rsid w:val="00217581"/>
    <w:rsid w:val="002422DD"/>
    <w:rsid w:val="00281DA4"/>
    <w:rsid w:val="002B707F"/>
    <w:rsid w:val="002C106B"/>
    <w:rsid w:val="002F170D"/>
    <w:rsid w:val="00355DCA"/>
    <w:rsid w:val="004724D7"/>
    <w:rsid w:val="00487BFE"/>
    <w:rsid w:val="004A3F1F"/>
    <w:rsid w:val="004A75F1"/>
    <w:rsid w:val="0051485B"/>
    <w:rsid w:val="00551A02"/>
    <w:rsid w:val="005534FA"/>
    <w:rsid w:val="0057511A"/>
    <w:rsid w:val="005B3A43"/>
    <w:rsid w:val="005C39B5"/>
    <w:rsid w:val="005D3A03"/>
    <w:rsid w:val="0061492E"/>
    <w:rsid w:val="00692D73"/>
    <w:rsid w:val="0069429B"/>
    <w:rsid w:val="006D0525"/>
    <w:rsid w:val="00761E2A"/>
    <w:rsid w:val="007B6188"/>
    <w:rsid w:val="008002C0"/>
    <w:rsid w:val="0088449C"/>
    <w:rsid w:val="008C5323"/>
    <w:rsid w:val="008D477A"/>
    <w:rsid w:val="008F0FEC"/>
    <w:rsid w:val="00923AEA"/>
    <w:rsid w:val="009A6A3B"/>
    <w:rsid w:val="009E1329"/>
    <w:rsid w:val="00A44312"/>
    <w:rsid w:val="00A65E38"/>
    <w:rsid w:val="00A75D50"/>
    <w:rsid w:val="00A86288"/>
    <w:rsid w:val="00A877F6"/>
    <w:rsid w:val="00AE0E36"/>
    <w:rsid w:val="00B50468"/>
    <w:rsid w:val="00B823AA"/>
    <w:rsid w:val="00BA45DB"/>
    <w:rsid w:val="00BF4184"/>
    <w:rsid w:val="00C0601E"/>
    <w:rsid w:val="00C31D30"/>
    <w:rsid w:val="00C45D79"/>
    <w:rsid w:val="00CC2BFB"/>
    <w:rsid w:val="00CC733A"/>
    <w:rsid w:val="00CD6E39"/>
    <w:rsid w:val="00CF6E91"/>
    <w:rsid w:val="00D662B1"/>
    <w:rsid w:val="00D85B68"/>
    <w:rsid w:val="00DC78B0"/>
    <w:rsid w:val="00DE15C5"/>
    <w:rsid w:val="00E33FDF"/>
    <w:rsid w:val="00E34212"/>
    <w:rsid w:val="00E6004D"/>
    <w:rsid w:val="00E81978"/>
    <w:rsid w:val="00EC2CC6"/>
    <w:rsid w:val="00EE5314"/>
    <w:rsid w:val="00F332B7"/>
    <w:rsid w:val="00F35AE3"/>
    <w:rsid w:val="00F36DEA"/>
    <w:rsid w:val="00F379B7"/>
    <w:rsid w:val="00F525FA"/>
    <w:rsid w:val="00F63B04"/>
    <w:rsid w:val="00F6657D"/>
    <w:rsid w:val="00F77F85"/>
    <w:rsid w:val="00F82DB8"/>
    <w:rsid w:val="00F90509"/>
    <w:rsid w:val="00F92A9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DC12D"/>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481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A91B7B"/>
    <w:rsid w:val="00B21E4E"/>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6</Pages>
  <Words>2190</Words>
  <Characters>1248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13T19:31:00Z</dcterms:created>
  <dcterms:modified xsi:type="dcterms:W3CDTF">2019-09-1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5YAPJ8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